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6F60FA4B" w:rsidR="00E81978" w:rsidRPr="009D3CC3" w:rsidRDefault="00000000">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w:t>
      </w:r>
      <w:proofErr w:type="spellStart"/>
      <w:r w:rsidR="00032C23">
        <w:t>Liad</w:t>
      </w:r>
      <w:proofErr w:type="spellEnd"/>
      <w:r w:rsidR="00032C23">
        <w:t xml:space="preserve">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measure, and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63E3A87A"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7099E79A" w:rsidR="00A431EC" w:rsidRPr="003F4884" w:rsidRDefault="00A431EC" w:rsidP="00D951AE">
      <w:pPr>
        <w:pStyle w:val="ListNumber"/>
      </w:pPr>
      <w:r w:rsidRPr="00F56DA3">
        <w:rPr>
          <w:b/>
          <w:bCs/>
        </w:rPr>
        <w:t xml:space="preserve">Movement </w:t>
      </w:r>
      <w:r w:rsidR="006E1278">
        <w:rPr>
          <w:b/>
          <w:bCs/>
        </w:rPr>
        <w:t>duration</w:t>
      </w:r>
      <w:r w:rsidRPr="00F56DA3">
        <w:rPr>
          <w:b/>
          <w:bCs/>
        </w:rPr>
        <w:t>:</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2" w:name="_Ref106198546"/>
      <w:r>
        <w:t xml:space="preserve">Figure </w:t>
      </w:r>
      <w:fldSimple w:instr=" SEQ Figure \* ARABIC ">
        <w:r w:rsidR="00660FF6">
          <w:rPr>
            <w:noProof/>
          </w:rPr>
          <w:t>2</w:t>
        </w:r>
      </w:fldSimple>
      <w:bookmarkEnd w:id="2"/>
      <w:r>
        <w:t>. Depiction of Deviation from center. Each red dot represents a single sample along the movement trajectory. The dashed grey line represents the center lin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3" w:name="_Ref106781856"/>
      <w:r>
        <w:t xml:space="preserve">Figure </w:t>
      </w:r>
      <w:fldSimple w:instr=" SEQ Figure \* ARABIC ">
        <w:r w:rsidR="00660FF6">
          <w:rPr>
            <w:noProof/>
          </w:rPr>
          <w:t>3</w:t>
        </w:r>
      </w:fldSimple>
      <w:bookmarkEnd w:id="3"/>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11335666" w:rsidR="00845669" w:rsidRDefault="00A431EC" w:rsidP="00236C96">
      <w:pPr>
        <w:pStyle w:val="Caption"/>
      </w:pPr>
      <w:bookmarkStart w:id="4" w:name="_Ref106198576"/>
      <w:r>
        <w:t xml:space="preserve">Figure </w:t>
      </w:r>
      <w:fldSimple w:instr=" SEQ Figure \* ARABIC ">
        <w:r w:rsidR="00660FF6">
          <w:rPr>
            <w:noProof/>
          </w:rPr>
          <w:t>4</w:t>
        </w:r>
      </w:fldSimple>
      <w:bookmarkEnd w:id="4"/>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79864804" w14:textId="1E16AB1A" w:rsidR="00C03C0E" w:rsidRPr="00C03C0E" w:rsidRDefault="00C03C0E" w:rsidP="00C03C0E">
      <w:pPr>
        <w:pStyle w:val="ListNumber"/>
        <w:pPrChange w:id="5" w:author="Chen Heller" w:date="2022-12-28T11:06:00Z">
          <w:pPr>
            <w:pStyle w:val="ListNumber"/>
            <w:numPr>
              <w:numId w:val="0"/>
            </w:numPr>
            <w:tabs>
              <w:tab w:val="clear" w:pos="1080"/>
            </w:tabs>
          </w:pPr>
        </w:pPrChange>
      </w:pPr>
      <w:ins w:id="6" w:author="Chen Heller" w:date="2022-12-28T11:06:00Z">
        <w:r w:rsidRPr="00C03C0E">
          <w:rPr>
            <w:b/>
            <w:bCs/>
            <w:rPrChange w:id="7" w:author="Chen Heller" w:date="2022-12-28T11:07:00Z">
              <w:rPr/>
            </w:rPrChange>
          </w:rPr>
          <w:t>Horizontal ve</w:t>
        </w:r>
      </w:ins>
      <w:ins w:id="8" w:author="Chen Heller" w:date="2022-12-28T11:07:00Z">
        <w:r w:rsidRPr="00C03C0E">
          <w:rPr>
            <w:b/>
            <w:bCs/>
            <w:rPrChange w:id="9" w:author="Chen Heller" w:date="2022-12-28T11:07:00Z">
              <w:rPr/>
            </w:rPrChange>
          </w:rPr>
          <w:t>locity:</w:t>
        </w:r>
        <w:r>
          <w:t xml:space="preserve"> </w:t>
        </w:r>
      </w:ins>
      <w:ins w:id="10" w:author="Chen Heller" w:date="2022-12-28T11:35:00Z">
        <w:r w:rsidR="009B5540">
          <w:t>The horizontal distance</w:t>
        </w:r>
      </w:ins>
      <w:ins w:id="11" w:author="Chen Heller" w:date="2022-12-28T11:36:00Z">
        <w:r w:rsidR="00040279">
          <w:t xml:space="preserve">, along the X axis, </w:t>
        </w:r>
      </w:ins>
      <w:ins w:id="12" w:author="Chen Heller" w:date="2022-12-28T11:35:00Z">
        <w:r w:rsidR="009B5540">
          <w:t xml:space="preserve">between each pair </w:t>
        </w:r>
      </w:ins>
      <w:ins w:id="13" w:author="Chen Heller" w:date="2022-12-28T11:36:00Z">
        <w:r w:rsidR="00040279">
          <w:t xml:space="preserve">of </w:t>
        </w:r>
        <w:r w:rsidR="009B5540">
          <w:t>consecutive points</w:t>
        </w:r>
      </w:ins>
      <w:ins w:id="14" w:author="Chen Heller" w:date="2022-12-28T11:37:00Z">
        <w:r w:rsidR="00040279">
          <w:t>,</w:t>
        </w:r>
      </w:ins>
      <w:ins w:id="15" w:author="Chen Heller" w:date="2022-12-28T11:36:00Z">
        <w:r w:rsidR="009B5540">
          <w:t xml:space="preserve"> </w:t>
        </w:r>
        <w:r w:rsidR="00040279">
          <w:t>divided by the time difference between the points.</w:t>
        </w:r>
      </w:ins>
    </w:p>
    <w:p w14:paraId="33CD57BE" w14:textId="6A93D3ED" w:rsidR="00A431EC" w:rsidRDefault="0087399F" w:rsidP="0087399F">
      <w:pPr>
        <w:pStyle w:val="Heading2"/>
      </w:pPr>
      <w:r>
        <w:lastRenderedPageBreak/>
        <w:t>Planned Sample</w:t>
      </w:r>
    </w:p>
    <w:p w14:paraId="44360CA8" w14:textId="019054B0" w:rsidR="008F3023" w:rsidRDefault="008F3023" w:rsidP="001128C8">
      <w:pPr>
        <w:pStyle w:val="NoSpacing"/>
      </w:pPr>
      <w:r w:rsidRPr="00306835">
        <w:t xml:space="preserve">All </w:t>
      </w:r>
      <w:r>
        <w:t>participant</w:t>
      </w:r>
      <w:r w:rsidRPr="00306835">
        <w:t xml:space="preserve">s will be right-handed, </w:t>
      </w:r>
      <w:r>
        <w:t xml:space="preserve">native Hebrew speakers </w:t>
      </w:r>
      <w:r w:rsidR="000C1F08">
        <w:t xml:space="preserve">who </w:t>
      </w:r>
      <w:r>
        <w:t xml:space="preserve">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in a 90 minutes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 xml:space="preserve">The semantic priming effect of the reaching task was estimated in two pilots ran in the lab. The average effect size was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16" w:name="_Ref106707778"/>
      <w:r>
        <w:t>Exclusion Criteria</w:t>
      </w:r>
      <w:bookmarkEnd w:id="16"/>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0D8F13F" w:rsidR="00F06283" w:rsidRDefault="00CE3867" w:rsidP="00A10BB3">
      <w:pPr>
        <w:pStyle w:val="ListNumbertwo"/>
        <w:numPr>
          <w:ilvl w:val="0"/>
          <w:numId w:val="27"/>
        </w:numPr>
      </w:pPr>
      <w:r w:rsidRPr="00A10BB3">
        <w:lastRenderedPageBreak/>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w:t>
      </w:r>
      <w:r w:rsidR="00B44BE6" w:rsidRPr="00BA202D">
        <w:t xml:space="preserve">reaching </w:t>
      </w:r>
      <w:r w:rsidRPr="00BA202D">
        <w:t>onset</w:t>
      </w:r>
      <w:r>
        <w:t xml:space="preserve"> and </w:t>
      </w:r>
      <w:r w:rsidR="00B44BE6" w:rsidRPr="00BA202D">
        <w:t xml:space="preserve">reaching </w:t>
      </w:r>
      <w:r w:rsidRPr="00BA202D">
        <w:t>offset</w:t>
      </w:r>
      <w:r>
        <w:t xml:space="preserve">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DABDF4A" w:rsidR="00A10BB3" w:rsidRDefault="00F06283" w:rsidP="00A10BB3">
      <w:pPr>
        <w:pStyle w:val="ListNumbertwo"/>
        <w:numPr>
          <w:ilvl w:val="0"/>
          <w:numId w:val="0"/>
        </w:numPr>
        <w:ind w:left="1440"/>
      </w:pPr>
      <w:r w:rsidRPr="00406BE0">
        <w:rPr>
          <w:i/>
          <w:iCs/>
        </w:rPr>
        <w:t>Onset variation</w:t>
      </w:r>
      <w:r w:rsidRPr="004E6D76">
        <w:t xml:space="preserve"> </w:t>
      </w:r>
      <w:r>
        <w:t xml:space="preserve">is a 3cm error margin that compensates for small variations in the location of </w:t>
      </w:r>
      <w:r w:rsidR="00B44BE6" w:rsidRPr="00BA202D">
        <w:t xml:space="preserve">reaching </w:t>
      </w:r>
      <w:r w:rsidRPr="00BA202D">
        <w:t>onset</w:t>
      </w:r>
      <w:r>
        <w:t>.</w:t>
      </w:r>
    </w:p>
    <w:p w14:paraId="6F60FDF8" w14:textId="7A8B6F92" w:rsidR="00CE3867" w:rsidRPr="004E6D76" w:rsidRDefault="00CE3867" w:rsidP="00A10BB3">
      <w:pPr>
        <w:pStyle w:val="ListNumbertwo"/>
      </w:pPr>
      <w:r w:rsidRPr="00A10BB3">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17F55369"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Slow movements (</w:t>
      </w:r>
      <w:r w:rsidR="0021761B">
        <w:t>movement</w:t>
      </w:r>
      <w:r w:rsidR="0021761B" w:rsidRPr="004E6D76">
        <w:t xml:space="preserve"> </w:t>
      </w:r>
      <w:r w:rsidRPr="004E6D76">
        <w:t>duration longer than 420ms) will be included in the analysis if they are within 3 STD</w:t>
      </w:r>
      <w:r w:rsidR="000C1F08">
        <w:t>s</w:t>
      </w:r>
      <w:r w:rsidRPr="004E6D76">
        <w:t xml:space="preserve"> from the average </w:t>
      </w:r>
      <w:r w:rsidR="0021761B">
        <w:t>movement</w:t>
      </w:r>
      <w:r w:rsidR="0021761B" w:rsidRPr="004E6D76">
        <w:t xml:space="preserve"> </w:t>
      </w:r>
      <w:r w:rsidR="0021761B">
        <w:t xml:space="preserve">duration </w:t>
      </w:r>
      <w:r w:rsidRPr="004E6D76">
        <w:t xml:space="preserve">of the </w:t>
      </w:r>
      <w:r>
        <w:t>participant</w:t>
      </w:r>
      <w:r w:rsidR="002043EA">
        <w:t xml:space="preserve"> across trials that </w:t>
      </w:r>
      <w:r w:rsidR="009E7D86">
        <w:t xml:space="preserve">were properly </w:t>
      </w:r>
      <w:r w:rsidR="0066392F">
        <w:t>record</w:t>
      </w:r>
      <w:r w:rsidR="009E7D86">
        <w:t>ed</w:t>
      </w:r>
      <w:r w:rsidR="00DA429B">
        <w:t xml:space="preserve"> </w:t>
      </w:r>
      <w:r w:rsidR="0066392F">
        <w:t>(</w:t>
      </w:r>
      <w:r w:rsidR="00EE78EC">
        <w:t xml:space="preserve">were not excluded </w:t>
      </w:r>
      <w:r w:rsidR="00330363">
        <w:t>due to</w:t>
      </w:r>
      <w:r w:rsidR="00DA429B">
        <w:t xml:space="preserve"> criteria 2-i,ii and 3-i</w:t>
      </w:r>
      <w:r w:rsidR="0066392F">
        <w:t xml:space="preserve">), </w:t>
      </w:r>
      <w:r w:rsidR="004D4D86">
        <w:t xml:space="preserve">started </w:t>
      </w:r>
      <w:r w:rsidR="000C1F08">
        <w:t>o</w:t>
      </w:r>
      <w:r w:rsidR="004D4D86">
        <w:t>n time (not too late or too early)</w:t>
      </w:r>
      <w:r w:rsidR="00F460E3">
        <w:t>,</w:t>
      </w:r>
      <w:r w:rsidR="000D73F3">
        <w:t xml:space="preserve"> </w:t>
      </w:r>
      <w:r w:rsidR="000C1F08">
        <w:t xml:space="preserve">were </w:t>
      </w:r>
      <w:r w:rsidR="000D73F3">
        <w:t xml:space="preserve">completed </w:t>
      </w:r>
      <w:r w:rsidR="000C1F08">
        <w:t>o</w:t>
      </w:r>
      <w:r w:rsidR="000D73F3">
        <w:t xml:space="preserve">n time (with a </w:t>
      </w:r>
      <w:r w:rsidR="007C1430">
        <w:t xml:space="preserve">movement </w:t>
      </w:r>
      <w:r w:rsidR="000D73F3">
        <w:t>duration shorter than 420ms)</w:t>
      </w:r>
      <w:r w:rsidR="00E174B1">
        <w:t xml:space="preserve">, </w:t>
      </w:r>
      <w:r w:rsidR="00A8188B">
        <w:t xml:space="preserve">and </w:t>
      </w:r>
      <w:r w:rsidR="0066392F">
        <w:t>were answered correctly</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819AC10" w:rsidR="00CE3867" w:rsidRDefault="00CE3867" w:rsidP="00713019">
      <w:pPr>
        <w:pStyle w:val="ListNumber"/>
      </w:pPr>
      <w:r>
        <w:t>Their target classification accuracy among trials</w:t>
      </w:r>
      <w:r w:rsidR="00CC1711">
        <w:t xml:space="preserve"> </w:t>
      </w:r>
      <w:r>
        <w:t>that were completed in time (i.e. not "Too early" or "Too late")</w:t>
      </w:r>
      <w:r w:rsidR="00CC1711">
        <w:t xml:space="preserve"> </w:t>
      </w:r>
      <w:r>
        <w:t xml:space="preserve">was significantly lower than 70% according to a binomial test. </w:t>
      </w:r>
      <w:r w:rsidR="00614EF3">
        <w:t>In the reaching task</w:t>
      </w:r>
      <w:r w:rsidR="00151CE3">
        <w:t>,</w:t>
      </w:r>
      <w:r w:rsidR="00614EF3">
        <w:t xml:space="preserve"> </w:t>
      </w:r>
      <w:r w:rsidR="00F25DB2">
        <w:t xml:space="preserve">only </w:t>
      </w:r>
      <w:r w:rsidR="009728A9">
        <w:t xml:space="preserve">trials </w:t>
      </w:r>
      <w:r w:rsidR="00F25DB2">
        <w:t xml:space="preserve">that had </w:t>
      </w:r>
      <w:r w:rsidR="00AC6F47">
        <w:t xml:space="preserve">no missing data, </w:t>
      </w:r>
      <w:r w:rsidR="000A129B">
        <w:t xml:space="preserve">were the target was not </w:t>
      </w:r>
      <w:r w:rsidR="00AC6F47">
        <w:lastRenderedPageBreak/>
        <w:t>miss</w:t>
      </w:r>
      <w:r w:rsidR="00E74D01">
        <w:t>ed</w:t>
      </w:r>
      <w:r w:rsidR="00AC6F47">
        <w:t xml:space="preserve"> </w:t>
      </w:r>
      <w:r w:rsidR="000A129B">
        <w:t>and the</w:t>
      </w:r>
      <w:r w:rsidR="00E74D01">
        <w:t xml:space="preserve"> </w:t>
      </w:r>
      <w:r w:rsidR="00905FC8">
        <w:t>reaching distance</w:t>
      </w:r>
      <w:r w:rsidR="00F25DB2">
        <w:t xml:space="preserve"> </w:t>
      </w:r>
      <w:r w:rsidR="000A129B">
        <w:t>was not short</w:t>
      </w:r>
      <w:r w:rsidR="00396EE7">
        <w:t xml:space="preserve"> (see exclusion criter</w:t>
      </w:r>
      <w:r w:rsidR="00C25BEE">
        <w:t>ion</w:t>
      </w:r>
      <w:r w:rsidR="00396EE7">
        <w:t xml:space="preserve"> 3-i)</w:t>
      </w:r>
      <w:r w:rsidR="000A129B">
        <w:t xml:space="preserve"> </w:t>
      </w:r>
      <w:r w:rsidR="00F25DB2">
        <w:t>will be examined for performance</w:t>
      </w:r>
      <w:r w:rsidR="00E74D01">
        <w:t>.</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17" w:name="_Ref106198602"/>
      <w:r>
        <w:t xml:space="preserve">Figure </w:t>
      </w:r>
      <w:fldSimple w:instr=" SEQ Figure \* ARABIC ">
        <w:r w:rsidR="00660FF6">
          <w:rPr>
            <w:noProof/>
          </w:rPr>
          <w:t>5</w:t>
        </w:r>
      </w:fldSimple>
      <w:bookmarkEnd w:id="17"/>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18" w:name="_Hlk103504723"/>
      <w:r>
        <w:t>9.9.0.14677003</w:t>
      </w:r>
      <w:bookmarkEnd w:id="18"/>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xml:space="preserve">.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w:t>
      </w:r>
      <w:r>
        <w:lastRenderedPageBreak/>
        <w:t>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19" w:name="_Ref106198654"/>
      <w:r>
        <w:t xml:space="preserve">Figure </w:t>
      </w:r>
      <w:fldSimple w:instr=" SEQ Figure \* ARABIC ">
        <w:r w:rsidR="00660FF6">
          <w:rPr>
            <w:noProof/>
          </w:rPr>
          <w:t>6</w:t>
        </w:r>
      </w:fldSimple>
      <w:bookmarkEnd w:id="19"/>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w:t>
      </w:r>
      <w:r>
        <w:lastRenderedPageBreak/>
        <w:t xml:space="preserve">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7FE71086" w:rsidR="00C2727A" w:rsidRDefault="00C2727A" w:rsidP="00426BEB">
      <w:pPr>
        <w:pStyle w:val="NoSpacing"/>
      </w:pPr>
      <w:r>
        <w:lastRenderedPageBreak/>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w:t>
      </w:r>
      <w:r w:rsidR="00D96B2B">
        <w:t xml:space="preserve">movement </w:t>
      </w:r>
      <w:r>
        <w:t xml:space="preserve">onset time and movement </w:t>
      </w:r>
      <w:r w:rsidR="00F27E5B">
        <w:t xml:space="preserve">duration </w:t>
      </w:r>
      <w:r>
        <w:t xml:space="preserve">constraints; </w:t>
      </w:r>
      <w:r w:rsidR="00172876" w:rsidRPr="00172876">
        <w:rPr>
          <w:i/>
          <w:iCs/>
        </w:rPr>
        <w:t xml:space="preserve">Movement </w:t>
      </w:r>
      <w:r w:rsidR="00EE6B27" w:rsidRPr="00172876">
        <w:rPr>
          <w:i/>
          <w:iCs/>
        </w:rPr>
        <w:t>o</w:t>
      </w:r>
      <w:r w:rsidRPr="00172876">
        <w:rPr>
          <w:i/>
          <w:iCs/>
        </w:rPr>
        <w:t>nset</w:t>
      </w:r>
      <w:r>
        <w:t xml:space="preserve">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w:t>
      </w:r>
      <w:r w:rsidR="00F27E5B">
        <w:t xml:space="preserve">duration </w:t>
      </w:r>
      <w:r>
        <w:t xml:space="preserve">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seconds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t>
      </w:r>
      <w:r>
        <w:lastRenderedPageBreak/>
        <w:t xml:space="preserve">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20" w:name="_Ref106198697"/>
      <w:r>
        <w:t xml:space="preserve">Figure </w:t>
      </w:r>
      <w:fldSimple w:instr=" SEQ Figure \* ARABIC ">
        <w:r w:rsidR="00660FF6">
          <w:rPr>
            <w:noProof/>
          </w:rPr>
          <w:t>7</w:t>
        </w:r>
      </w:fldSimple>
      <w:bookmarkEnd w:id="20"/>
      <w:r>
        <w:t xml:space="preserve">. Stimuli presentation order. Each trial is composed of a fixation cross (1000ms), a first mask (270ms), a second mask (30ms), a prime word (30ms), a third mask (30ms), a </w:t>
      </w:r>
      <w:r w:rsidR="00555638">
        <w:t xml:space="preserve">classification </w:t>
      </w:r>
      <w:r>
        <w:t>task (100-740ms, out of which the target is displayed for 500ms), a recognition task (100-7000ms) and a PAS task (no time limit). The blue circles appearing on the screen are presented as markers for the subjects to know where they should touch in order to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2C4EDD91"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w:t>
      </w:r>
      <w:r w:rsidR="007A260D" w:rsidRPr="00BA202D">
        <w:t xml:space="preserve">reaching </w:t>
      </w:r>
      <w:r w:rsidRPr="00BA202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w:t>
      </w:r>
      <w:r w:rsidR="004E26F7" w:rsidRPr="00BA202D">
        <w:t>Reaching onset</w:t>
      </w:r>
      <w:r w:rsidR="001500D3">
        <w:rPr>
          <w:i/>
          <w:iCs/>
        </w:rPr>
        <w:t xml:space="preserve"> </w:t>
      </w:r>
      <w:r w:rsidR="001500D3">
        <w:t xml:space="preserve">and </w:t>
      </w:r>
      <w:r w:rsidR="001500D3" w:rsidRPr="00BA202D">
        <w:t>reaching offset</w:t>
      </w:r>
      <w:r w:rsidR="001500D3">
        <w:t xml:space="preserve"> </w:t>
      </w:r>
      <w:r w:rsidR="00912BCC">
        <w:t>will be</w:t>
      </w:r>
      <w:r w:rsidR="001500D3">
        <w:t xml:space="preserve"> defined differently from movement onset and </w:t>
      </w:r>
      <w:r w:rsidR="001500D3">
        <w:lastRenderedPageBreak/>
        <w:t>offset;</w:t>
      </w:r>
      <w:r w:rsidR="005100B6">
        <w:t xml:space="preserve"> </w:t>
      </w:r>
      <w:r w:rsidR="00BA202D" w:rsidRPr="00BA202D">
        <w:rPr>
          <w:i/>
          <w:iCs/>
        </w:rPr>
        <w:t xml:space="preserve">Reaching </w:t>
      </w:r>
      <w:r w:rsidR="005100B6" w:rsidRPr="00BA202D">
        <w:rPr>
          <w:i/>
          <w:iCs/>
        </w:rPr>
        <w:t>onset</w:t>
      </w:r>
      <w:r w:rsidR="004E26F7">
        <w:t xml:space="preserve"> </w:t>
      </w:r>
      <w:r>
        <w:t xml:space="preserve">will be indicated by four consecutive samples having a velocity greater than 20mm/s and a total acceleration of at least 20mm/s^2. </w:t>
      </w:r>
      <w:r w:rsidR="004E26F7">
        <w:rPr>
          <w:i/>
          <w:iCs/>
        </w:rPr>
        <w:t xml:space="preserve">Reaching </w:t>
      </w:r>
      <w:r w:rsidR="004E26F7" w:rsidRPr="009A40F5">
        <w:rPr>
          <w:i/>
          <w:iCs/>
        </w:rPr>
        <w:t>offset</w:t>
      </w:r>
      <w:r w:rsidR="004E26F7">
        <w:t xml:space="preserve"> </w:t>
      </w:r>
      <w:r>
        <w:t>will be determined as the point along the trajectory that is closest to the screen. The movements will be normalized to the traveled 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21" w:name="_Ref106804063"/>
      <w:r>
        <w:t>Reach Area Calculation</w:t>
      </w:r>
      <w:r w:rsidR="00C16074">
        <w:t>.</w:t>
      </w:r>
      <w:bookmarkEnd w:id="21"/>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lastRenderedPageBreak/>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22" w:name="_Ref106198720"/>
      <w:r>
        <w:t xml:space="preserve">Figure </w:t>
      </w:r>
      <w:fldSimple w:instr=" SEQ Figure \* ARABIC ">
        <w:r w:rsidR="00660FF6">
          <w:rPr>
            <w:noProof/>
          </w:rPr>
          <w:t>8</w:t>
        </w:r>
      </w:fldSimple>
      <w:bookmarkEnd w:id="22"/>
      <w:r>
        <w:t>. Reach area calculation. The average trajectories of a participant to the right (light red) and left targets (dark red) are produced. Then a line perpendicular to the screen (black) is plotted at the minimal 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0492F06A" w:rsidR="001A6D2C" w:rsidRDefault="000834EE" w:rsidP="00282285">
      <w:pPr>
        <w:pStyle w:val="NoSpacing"/>
      </w:pPr>
      <w:ins w:id="23" w:author="Chen Heller" w:date="2022-12-28T10:47:00Z">
        <w:r>
          <w:t>When conducting the statistical comparison, t</w:t>
        </w:r>
      </w:ins>
      <w:ins w:id="24" w:author="Chen Heller" w:date="2022-12-28T10:45:00Z">
        <w:r w:rsidR="005A7CD1">
          <w:t xml:space="preserve">rial level dependent variables will be normalized within each participant </w:t>
        </w:r>
      </w:ins>
      <w:ins w:id="25" w:author="Chen Heller" w:date="2022-12-28T10:47:00Z">
        <w:r>
          <w:t>to increase the influence of small but highly consisten</w:t>
        </w:r>
      </w:ins>
      <w:ins w:id="26" w:author="Chen Heller" w:date="2022-12-28T10:48:00Z">
        <w:r>
          <w:t>t differences between conditions</w:t>
        </w:r>
      </w:ins>
      <w:ins w:id="27" w:author="Chen Heller" w:date="2022-12-28T10:46:00Z">
        <w:r w:rsidR="00210816">
          <w:t xml:space="preserve">. </w:t>
        </w:r>
      </w:ins>
      <w:r w:rsidR="001A6D2C">
        <w:t>A paired t-test will be conducted between the congruent and incongruent conditions for each</w:t>
      </w:r>
      <w:r w:rsidR="001F74BC">
        <w:t xml:space="preserve"> </w:t>
      </w:r>
      <w:r w:rsidR="001A6D2C">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rsidR="001A6D2C">
        <w:t xml:space="preserve"> based on the tree structure described in </w:t>
      </w:r>
      <w:r w:rsidR="001A6D2C">
        <w:fldChar w:fldCharType="begin"/>
      </w:r>
      <w:r w:rsidR="001A6D2C">
        <w:instrText xml:space="preserve"> REF _Ref106198744 \h </w:instrText>
      </w:r>
      <w:r w:rsidR="001A6D2C">
        <w:fldChar w:fldCharType="separate"/>
      </w:r>
      <w:r w:rsidR="00660FF6">
        <w:t xml:space="preserve">Figure </w:t>
      </w:r>
      <w:r w:rsidR="00660FF6">
        <w:rPr>
          <w:noProof/>
        </w:rPr>
        <w:t>9</w:t>
      </w:r>
      <w:r w:rsidR="001A6D2C">
        <w:fldChar w:fldCharType="end"/>
      </w:r>
      <w:r w:rsidR="001A6D2C">
        <w:t>.</w:t>
      </w:r>
      <w:ins w:id="28" w:author="Chen Heller" w:date="2022-12-25T18:34:00Z">
        <w:r w:rsidR="005C554A">
          <w:t xml:space="preserve"> </w:t>
        </w:r>
      </w:ins>
      <w:ins w:id="29" w:author="Chen Heller" w:date="2022-12-25T18:45:00Z">
        <w:r w:rsidR="00D2220B">
          <w:t>Significant clusters in the time series data will be found using a clustering and permutation analysis</w:t>
        </w:r>
        <w:r w:rsidR="002331FE">
          <w:t xml:space="preserve"> </w:t>
        </w:r>
      </w:ins>
      <w:ins w:id="30" w:author="Chen Heller" w:date="2022-12-28T10:30:00Z">
        <w:r w:rsidR="00C0597F">
          <w:t>[</w:t>
        </w:r>
        <w:commentRangeStart w:id="31"/>
        <w:r w:rsidR="00C0597F">
          <w:t>ref</w:t>
        </w:r>
        <w:commentRangeEnd w:id="31"/>
        <w:r w:rsidR="00C0597F">
          <w:rPr>
            <w:rStyle w:val="CommentReference"/>
            <w:kern w:val="24"/>
          </w:rPr>
          <w:commentReference w:id="31"/>
        </w:r>
        <w:r w:rsidR="00C0597F">
          <w:t xml:space="preserve">] </w:t>
        </w:r>
      </w:ins>
      <w:ins w:id="32" w:author="Chen Heller" w:date="2022-12-25T18:45:00Z">
        <w:r w:rsidR="002331FE">
          <w:t xml:space="preserve">and corrected for multiple comparisons </w:t>
        </w:r>
      </w:ins>
      <w:ins w:id="33" w:author="Chen Heller" w:date="2022-12-25T18:34:00Z">
        <w:r w:rsidR="005C554A">
          <w:t>by divid</w:t>
        </w:r>
      </w:ins>
      <w:ins w:id="34" w:author="Chen Heller" w:date="2022-12-25T18:35:00Z">
        <w:r w:rsidR="005C554A">
          <w:t xml:space="preserve">ing the </w:t>
        </w:r>
      </w:ins>
      <m:oMath>
        <m:r>
          <w:ins w:id="35" w:author="Chen Heller" w:date="2022-12-25T18:35:00Z">
            <w:rPr>
              <w:rFonts w:ascii="Cambria Math" w:hAnsi="Cambria Math"/>
            </w:rPr>
            <m:t>α</m:t>
          </w:ins>
        </m:r>
      </m:oMath>
      <w:ins w:id="36" w:author="Chen Heller" w:date="2022-12-25T18:35:00Z">
        <w:r w:rsidR="004455DB">
          <w:t xml:space="preserve"> by the </w:t>
        </w:r>
      </w:ins>
      <w:ins w:id="37" w:author="Chen Heller" w:date="2022-12-25T18:36:00Z">
        <w:r w:rsidR="004455DB">
          <w:t xml:space="preserve">number of analysis of this kind </w:t>
        </w:r>
        <w:r w:rsidR="00D45C7B">
          <w:t xml:space="preserve">that were </w:t>
        </w:r>
      </w:ins>
      <w:ins w:id="38" w:author="Chen Heller" w:date="2022-12-25T18:45:00Z">
        <w:r w:rsidR="002331FE">
          <w:t>performed</w:t>
        </w:r>
      </w:ins>
      <w:ins w:id="39" w:author="Chen Heller" w:date="2022-12-25T18:36:00Z">
        <w:r w:rsidR="004455DB">
          <w:t>.</w:t>
        </w:r>
      </w:ins>
      <w:r w:rsidR="001A6D2C">
        <w:t xml:space="preserve"> The "</w:t>
      </w:r>
      <w:proofErr w:type="spellStart"/>
      <w:r w:rsidR="001A6D2C">
        <w:t>effectsize</w:t>
      </w:r>
      <w:proofErr w:type="spellEnd"/>
      <w:r w:rsidR="001A6D2C">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rsidR="001A6D2C">
        <w:t xml:space="preserve"> will be used to evaluate Cohen's </w:t>
      </w:r>
      <w:proofErr w:type="spellStart"/>
      <w:r w:rsidR="001A6D2C">
        <w:t>d</w:t>
      </w:r>
      <w:r w:rsidR="001A6D2C">
        <w:rPr>
          <w:vertAlign w:val="subscript"/>
        </w:rPr>
        <w:t>z</w:t>
      </w:r>
      <w:proofErr w:type="spellEnd"/>
      <w:r w:rsidR="001A6D2C">
        <w:t xml:space="preserve"> and its confidence intervals</w:t>
      </w:r>
      <w:r w:rsidR="00B16590">
        <w:t xml:space="preserve"> for </w:t>
      </w:r>
      <w:r w:rsidR="00096D37">
        <w:t>each of the DVs</w:t>
      </w:r>
      <w:r w:rsidR="001A6D2C">
        <w:t xml:space="preserve">. Non overlapping confidence intervals </w:t>
      </w:r>
      <w:r w:rsidR="00096D37">
        <w:t xml:space="preserve">between the reach area and the keyboards RT measures </w:t>
      </w:r>
      <w:r w:rsidR="001A6D2C">
        <w:t>will indicate an advantage for one measure over the other. In the event that a</w:t>
      </w:r>
      <w:r w:rsidR="00E85363">
        <w:t xml:space="preserve">n exploratory </w:t>
      </w:r>
      <w:r w:rsidR="001A6D2C">
        <w:t xml:space="preserve">DV </w:t>
      </w:r>
      <w:r w:rsidR="00E85363">
        <w:t xml:space="preserve">of the reaching task </w:t>
      </w:r>
      <w:r w:rsidR="001A6D2C">
        <w:t>will produce a larger effect size</w:t>
      </w:r>
      <w:r w:rsidR="001A1B43">
        <w:t xml:space="preserve"> than </w:t>
      </w:r>
      <w:r w:rsidR="00597139">
        <w:t>r</w:t>
      </w:r>
      <w:r w:rsidR="001A1B43">
        <w:t>each area</w:t>
      </w:r>
      <w:r w:rsidR="001A6D2C">
        <w:t xml:space="preserve">, it will be used instead of </w:t>
      </w:r>
      <w:r w:rsidR="00597139">
        <w:t>r</w:t>
      </w:r>
      <w:r w:rsidR="001A6D2C">
        <w:t>each area.</w:t>
      </w:r>
      <w:r w:rsidR="00282285">
        <w:t xml:space="preserve"> </w:t>
      </w:r>
      <w:r w:rsidR="001A6D2C">
        <w:t xml:space="preserve">The normality of the difference score of each DV will be examined with a </w:t>
      </w:r>
      <w:proofErr w:type="spellStart"/>
      <w:r w:rsidR="001A6D2C">
        <w:t>qq</w:t>
      </w:r>
      <w:proofErr w:type="spellEnd"/>
      <w:r w:rsidR="001A6D2C">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rsidR="001A6D2C">
        <w:t xml:space="preserve"> and its "APK" effect size will used instead of Cohen's d</w:t>
      </w:r>
      <w:r w:rsidR="001A6D2C" w:rsidRPr="00A00B2B">
        <w:rPr>
          <w:vertAlign w:val="subscript"/>
        </w:rPr>
        <w:t>z</w:t>
      </w:r>
      <w:r w:rsidR="001A6D2C">
        <w:t>.</w:t>
      </w:r>
    </w:p>
    <w:p w14:paraId="7D15B819" w14:textId="69A78804" w:rsidR="006F0D1E" w:rsidRDefault="00AB0CE4" w:rsidP="006F0D1E">
      <w:pPr>
        <w:pStyle w:val="NoSpacing"/>
        <w:keepNext/>
      </w:pPr>
      <w:del w:id="40" w:author="Chen Heller" w:date="2022-12-25T18:40:00Z">
        <w:r w:rsidRPr="00AB0CE4" w:rsidDel="00CA3951">
          <w:rPr>
            <w:noProof/>
          </w:rPr>
          <w:lastRenderedPageBreak/>
          <w:drawing>
            <wp:inline distT="0" distB="0" distL="0" distR="0" wp14:anchorId="045294CD" wp14:editId="1077830F">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21"/>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del>
      <w:ins w:id="41" w:author="Chen Heller" w:date="2022-12-25T18:40:00Z">
        <w:r w:rsidR="00CA3951" w:rsidRPr="00CA3951">
          <w:rPr>
            <w:noProof/>
          </w:rPr>
          <w:drawing>
            <wp:inline distT="0" distB="0" distL="0" distR="0" wp14:anchorId="5B19F8D0" wp14:editId="3216FB50">
              <wp:extent cx="5943600" cy="3232150"/>
              <wp:effectExtent l="0" t="0" r="0" b="635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stretch>
                        <a:fillRect/>
                      </a:stretch>
                    </pic:blipFill>
                    <pic:spPr>
                      <a:xfrm>
                        <a:off x="0" y="0"/>
                        <a:ext cx="5943600" cy="3232150"/>
                      </a:xfrm>
                      <a:prstGeom prst="rect">
                        <a:avLst/>
                      </a:prstGeom>
                    </pic:spPr>
                  </pic:pic>
                </a:graphicData>
              </a:graphic>
            </wp:inline>
          </w:drawing>
        </w:r>
      </w:ins>
    </w:p>
    <w:p w14:paraId="07E87D25" w14:textId="39C0D1F2" w:rsidR="006F0D1E" w:rsidRDefault="006F0D1E" w:rsidP="006F0D1E">
      <w:pPr>
        <w:pStyle w:val="Caption"/>
      </w:pPr>
      <w:bookmarkStart w:id="42" w:name="_Ref106198744"/>
      <w:r>
        <w:t xml:space="preserve">Figure </w:t>
      </w:r>
      <w:fldSimple w:instr=" SEQ Figure \* ARABIC ">
        <w:r w:rsidR="00660FF6">
          <w:rPr>
            <w:noProof/>
          </w:rPr>
          <w:t>9</w:t>
        </w:r>
      </w:fldSimple>
      <w:bookmarkEnd w:id="42"/>
      <w:r>
        <w:t>. Tree-BH architecture. Nodes represent statistical tests.</w:t>
      </w:r>
      <w:del w:id="43" w:author="Chen Heller" w:date="2022-12-25T18:40:00Z">
        <w:r w:rsidDel="00CA3951">
          <w:delText xml:space="preserve"> Deviation from center and STD of x have multiple points for each trial, therefore a permutation and clustering procedure is used to extract the significant clusters, and only those will be included in the exploratory analysis</w:delText>
        </w:r>
        <w:r w:rsidR="00FA68AD" w:rsidDel="00CA3951">
          <w:delText>.</w:delText>
        </w:r>
      </w:del>
    </w:p>
    <w:p w14:paraId="44F92697" w14:textId="3BFF2AEC" w:rsidR="001A6D2C" w:rsidRDefault="001A6D2C" w:rsidP="001A6D2C">
      <w:pPr>
        <w:pStyle w:val="Heading2"/>
      </w:pPr>
      <w:r>
        <w:lastRenderedPageBreak/>
        <w:t>Expected Results</w:t>
      </w:r>
    </w:p>
    <w:p w14:paraId="5FD5EC62" w14:textId="406C2106" w:rsidR="001A6D2C" w:rsidRDefault="001A6D2C" w:rsidP="007D05C9">
      <w:pPr>
        <w:pStyle w:val="NoSpacing"/>
      </w:pPr>
      <w:r>
        <w:t xml:space="preserve">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w:t>
      </w:r>
      <w:r w:rsidR="005A700A">
        <w:t xml:space="preserve">duration </w:t>
      </w:r>
      <w:r>
        <w:t>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1186C67F" w:rsidR="0067243A" w:rsidRDefault="00B0647D" w:rsidP="002050FE">
      <w:pPr>
        <w:pStyle w:val="NoSpacing"/>
      </w:pPr>
      <w:r>
        <w:t>Up to this point in time</w:t>
      </w:r>
      <w:r w:rsidR="007B3757">
        <w:t xml:space="preserve">, </w:t>
      </w:r>
      <w:r w:rsidR="00B67B30">
        <w:t>7</w:t>
      </w:r>
      <w:r w:rsidRPr="00B0647D">
        <w:rPr>
          <w:vertAlign w:val="superscript"/>
        </w:rPr>
        <w:t>th</w:t>
      </w:r>
      <w:r>
        <w:t xml:space="preserve"> of </w:t>
      </w:r>
      <w:r w:rsidR="00B67B30">
        <w:t xml:space="preserve">August </w:t>
      </w:r>
      <w:r>
        <w:t>2022</w:t>
      </w:r>
      <w:r w:rsidR="007B3757">
        <w:t>,</w:t>
      </w:r>
      <w:r>
        <w:t xml:space="preserve"> </w:t>
      </w:r>
      <w:r w:rsidR="0067243A">
        <w:t xml:space="preserve">data was collected from </w:t>
      </w:r>
      <w:r w:rsidR="00B67B30">
        <w:t>40</w:t>
      </w:r>
      <w:r w:rsidR="0067243A">
        <w:t xml:space="preserve">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rsidSect="00447E05">
      <w:headerReference w:type="default" r:id="rId23"/>
      <w:headerReference w:type="first" r:id="rId24"/>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Chen Heller" w:date="2022-12-28T10:30:00Z" w:initials="CH">
    <w:p w14:paraId="17C542F9" w14:textId="77777777" w:rsidR="00C0597F" w:rsidRDefault="00C0597F" w:rsidP="00717063">
      <w:pPr>
        <w:pStyle w:val="CommentText"/>
        <w:jc w:val="left"/>
      </w:pPr>
      <w:r>
        <w:rPr>
          <w:rStyle w:val="CommentReference"/>
        </w:rPr>
        <w:annotationRef/>
      </w:r>
      <w:r>
        <w:rPr>
          <w:color w:val="222222"/>
          <w:highlight w:val="white"/>
        </w:rPr>
        <w:t>Maris, E., &amp; Oostenveld, R. (2007). Nonparametric statistical testing of EEG-and MEG-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C542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69940" w16cex:dateUtc="2022-12-28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C542F9" w16cid:durableId="275699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32F96" w14:textId="77777777" w:rsidR="00AB4E1A" w:rsidRDefault="00AB4E1A">
      <w:pPr>
        <w:spacing w:line="240" w:lineRule="auto"/>
      </w:pPr>
      <w:r>
        <w:separator/>
      </w:r>
    </w:p>
    <w:p w14:paraId="0E856742" w14:textId="77777777" w:rsidR="00AB4E1A" w:rsidRDefault="00AB4E1A"/>
  </w:endnote>
  <w:endnote w:type="continuationSeparator" w:id="0">
    <w:p w14:paraId="0D0105BA" w14:textId="77777777" w:rsidR="00AB4E1A" w:rsidRDefault="00AB4E1A">
      <w:pPr>
        <w:spacing w:line="240" w:lineRule="auto"/>
      </w:pPr>
      <w:r>
        <w:continuationSeparator/>
      </w:r>
    </w:p>
    <w:p w14:paraId="7B45580E" w14:textId="77777777" w:rsidR="00AB4E1A" w:rsidRDefault="00AB4E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25A28" w14:textId="77777777" w:rsidR="00AB4E1A" w:rsidRDefault="00AB4E1A">
      <w:pPr>
        <w:spacing w:line="240" w:lineRule="auto"/>
      </w:pPr>
      <w:r>
        <w:separator/>
      </w:r>
    </w:p>
    <w:p w14:paraId="0E099E4E" w14:textId="77777777" w:rsidR="00AB4E1A" w:rsidRDefault="00AB4E1A"/>
  </w:footnote>
  <w:footnote w:type="continuationSeparator" w:id="0">
    <w:p w14:paraId="13883B41" w14:textId="77777777" w:rsidR="00AB4E1A" w:rsidRDefault="00AB4E1A">
      <w:pPr>
        <w:spacing w:line="240" w:lineRule="auto"/>
      </w:pPr>
      <w:r>
        <w:continuationSeparator/>
      </w:r>
    </w:p>
    <w:p w14:paraId="6C55E748" w14:textId="77777777" w:rsidR="00AB4E1A" w:rsidRDefault="00AB4E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000000">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000000">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attachedTemplate r:id="rId1"/>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05F1D"/>
    <w:rsid w:val="00031FE9"/>
    <w:rsid w:val="00032C23"/>
    <w:rsid w:val="00034D2B"/>
    <w:rsid w:val="00040279"/>
    <w:rsid w:val="0005326B"/>
    <w:rsid w:val="00066F03"/>
    <w:rsid w:val="0007315D"/>
    <w:rsid w:val="000744BB"/>
    <w:rsid w:val="000762B5"/>
    <w:rsid w:val="000834EE"/>
    <w:rsid w:val="00096D37"/>
    <w:rsid w:val="000A1132"/>
    <w:rsid w:val="000A129B"/>
    <w:rsid w:val="000A2CF4"/>
    <w:rsid w:val="000A521F"/>
    <w:rsid w:val="000C1F08"/>
    <w:rsid w:val="000D20AC"/>
    <w:rsid w:val="000D3F41"/>
    <w:rsid w:val="000D73F3"/>
    <w:rsid w:val="000D7BE4"/>
    <w:rsid w:val="0010515D"/>
    <w:rsid w:val="00106409"/>
    <w:rsid w:val="001102CA"/>
    <w:rsid w:val="001128C8"/>
    <w:rsid w:val="0013696E"/>
    <w:rsid w:val="0013784E"/>
    <w:rsid w:val="001429A2"/>
    <w:rsid w:val="00146A02"/>
    <w:rsid w:val="001476F6"/>
    <w:rsid w:val="001500D3"/>
    <w:rsid w:val="00151CE3"/>
    <w:rsid w:val="00153440"/>
    <w:rsid w:val="00162735"/>
    <w:rsid w:val="00166E53"/>
    <w:rsid w:val="00172152"/>
    <w:rsid w:val="00172876"/>
    <w:rsid w:val="00177D67"/>
    <w:rsid w:val="0019773B"/>
    <w:rsid w:val="001A1B43"/>
    <w:rsid w:val="001A4EF4"/>
    <w:rsid w:val="001A6D2C"/>
    <w:rsid w:val="001C49FE"/>
    <w:rsid w:val="001D309E"/>
    <w:rsid w:val="001D71F0"/>
    <w:rsid w:val="001E5B58"/>
    <w:rsid w:val="001F0404"/>
    <w:rsid w:val="001F74BC"/>
    <w:rsid w:val="002043EA"/>
    <w:rsid w:val="002050FE"/>
    <w:rsid w:val="002065AA"/>
    <w:rsid w:val="00210816"/>
    <w:rsid w:val="00212685"/>
    <w:rsid w:val="00214E92"/>
    <w:rsid w:val="0021761B"/>
    <w:rsid w:val="00226F0E"/>
    <w:rsid w:val="00232F70"/>
    <w:rsid w:val="002331FE"/>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4CD9"/>
    <w:rsid w:val="003162C5"/>
    <w:rsid w:val="00321A98"/>
    <w:rsid w:val="003222C1"/>
    <w:rsid w:val="0032504F"/>
    <w:rsid w:val="00330363"/>
    <w:rsid w:val="003373E1"/>
    <w:rsid w:val="003418A3"/>
    <w:rsid w:val="00341C0A"/>
    <w:rsid w:val="0034297D"/>
    <w:rsid w:val="0035224A"/>
    <w:rsid w:val="00355DCA"/>
    <w:rsid w:val="0036695C"/>
    <w:rsid w:val="003819E9"/>
    <w:rsid w:val="00396338"/>
    <w:rsid w:val="00396EE7"/>
    <w:rsid w:val="00397BA2"/>
    <w:rsid w:val="003B10DE"/>
    <w:rsid w:val="003B1E98"/>
    <w:rsid w:val="003C157F"/>
    <w:rsid w:val="003C5597"/>
    <w:rsid w:val="003F4DD6"/>
    <w:rsid w:val="003F7C13"/>
    <w:rsid w:val="0041384E"/>
    <w:rsid w:val="00424E7A"/>
    <w:rsid w:val="00426BDA"/>
    <w:rsid w:val="00426BEB"/>
    <w:rsid w:val="004338CE"/>
    <w:rsid w:val="00442474"/>
    <w:rsid w:val="00443BF9"/>
    <w:rsid w:val="004455DB"/>
    <w:rsid w:val="00447E05"/>
    <w:rsid w:val="004676D6"/>
    <w:rsid w:val="00475D60"/>
    <w:rsid w:val="004777FB"/>
    <w:rsid w:val="0048223F"/>
    <w:rsid w:val="004C0FDE"/>
    <w:rsid w:val="004D4D86"/>
    <w:rsid w:val="004D5BBE"/>
    <w:rsid w:val="004E26F7"/>
    <w:rsid w:val="005023EA"/>
    <w:rsid w:val="005100B6"/>
    <w:rsid w:val="00510C52"/>
    <w:rsid w:val="00535990"/>
    <w:rsid w:val="00551A02"/>
    <w:rsid w:val="00551E31"/>
    <w:rsid w:val="005534FA"/>
    <w:rsid w:val="00555638"/>
    <w:rsid w:val="005624F4"/>
    <w:rsid w:val="00573F6E"/>
    <w:rsid w:val="00587C7A"/>
    <w:rsid w:val="00597139"/>
    <w:rsid w:val="005A0E06"/>
    <w:rsid w:val="005A700A"/>
    <w:rsid w:val="005A7CD1"/>
    <w:rsid w:val="005B1093"/>
    <w:rsid w:val="005B4204"/>
    <w:rsid w:val="005C19B9"/>
    <w:rsid w:val="005C554A"/>
    <w:rsid w:val="005D3A03"/>
    <w:rsid w:val="00603522"/>
    <w:rsid w:val="00614EF3"/>
    <w:rsid w:val="00617F93"/>
    <w:rsid w:val="00626612"/>
    <w:rsid w:val="00642C87"/>
    <w:rsid w:val="00655094"/>
    <w:rsid w:val="006550E4"/>
    <w:rsid w:val="00657638"/>
    <w:rsid w:val="00660FF6"/>
    <w:rsid w:val="0066392F"/>
    <w:rsid w:val="0067243A"/>
    <w:rsid w:val="00686E20"/>
    <w:rsid w:val="00687842"/>
    <w:rsid w:val="006955BA"/>
    <w:rsid w:val="006B01B7"/>
    <w:rsid w:val="006D6EF5"/>
    <w:rsid w:val="006E1278"/>
    <w:rsid w:val="006F0D1E"/>
    <w:rsid w:val="00700962"/>
    <w:rsid w:val="00703484"/>
    <w:rsid w:val="007076A1"/>
    <w:rsid w:val="00710690"/>
    <w:rsid w:val="007107E2"/>
    <w:rsid w:val="007119BC"/>
    <w:rsid w:val="00713019"/>
    <w:rsid w:val="0071737B"/>
    <w:rsid w:val="00725B9E"/>
    <w:rsid w:val="0073150C"/>
    <w:rsid w:val="00745BD4"/>
    <w:rsid w:val="0075680F"/>
    <w:rsid w:val="00764D5F"/>
    <w:rsid w:val="007764FB"/>
    <w:rsid w:val="00781DC4"/>
    <w:rsid w:val="00782536"/>
    <w:rsid w:val="00784A50"/>
    <w:rsid w:val="00796528"/>
    <w:rsid w:val="007A260D"/>
    <w:rsid w:val="007A649B"/>
    <w:rsid w:val="007A7739"/>
    <w:rsid w:val="007B02D8"/>
    <w:rsid w:val="007B3757"/>
    <w:rsid w:val="007C1430"/>
    <w:rsid w:val="007D05C9"/>
    <w:rsid w:val="007D76A0"/>
    <w:rsid w:val="007E1F72"/>
    <w:rsid w:val="007F0FCD"/>
    <w:rsid w:val="008002C0"/>
    <w:rsid w:val="008107AA"/>
    <w:rsid w:val="0081142B"/>
    <w:rsid w:val="00816937"/>
    <w:rsid w:val="0082437F"/>
    <w:rsid w:val="00831C88"/>
    <w:rsid w:val="00842771"/>
    <w:rsid w:val="008436B2"/>
    <w:rsid w:val="00845669"/>
    <w:rsid w:val="0086789F"/>
    <w:rsid w:val="0087399F"/>
    <w:rsid w:val="00880837"/>
    <w:rsid w:val="0088666F"/>
    <w:rsid w:val="008A119F"/>
    <w:rsid w:val="008A38D1"/>
    <w:rsid w:val="008C5323"/>
    <w:rsid w:val="008D55B7"/>
    <w:rsid w:val="008D7AFA"/>
    <w:rsid w:val="008F3023"/>
    <w:rsid w:val="008F5DAA"/>
    <w:rsid w:val="00905DB5"/>
    <w:rsid w:val="00905FC8"/>
    <w:rsid w:val="00912BCC"/>
    <w:rsid w:val="00912E71"/>
    <w:rsid w:val="00915B63"/>
    <w:rsid w:val="0092735A"/>
    <w:rsid w:val="009510F4"/>
    <w:rsid w:val="00951D8D"/>
    <w:rsid w:val="00960D95"/>
    <w:rsid w:val="009728A9"/>
    <w:rsid w:val="00973645"/>
    <w:rsid w:val="00991169"/>
    <w:rsid w:val="00991EBF"/>
    <w:rsid w:val="009A2CE2"/>
    <w:rsid w:val="009A40F5"/>
    <w:rsid w:val="009A6A3B"/>
    <w:rsid w:val="009B3058"/>
    <w:rsid w:val="009B5540"/>
    <w:rsid w:val="009B5C6C"/>
    <w:rsid w:val="009C1DF3"/>
    <w:rsid w:val="009C282D"/>
    <w:rsid w:val="009D0B1F"/>
    <w:rsid w:val="009D3CC3"/>
    <w:rsid w:val="009D44C6"/>
    <w:rsid w:val="009E7B80"/>
    <w:rsid w:val="009E7D86"/>
    <w:rsid w:val="009F6C2B"/>
    <w:rsid w:val="00A06338"/>
    <w:rsid w:val="00A10BB3"/>
    <w:rsid w:val="00A12689"/>
    <w:rsid w:val="00A31996"/>
    <w:rsid w:val="00A35A93"/>
    <w:rsid w:val="00A4042C"/>
    <w:rsid w:val="00A425E2"/>
    <w:rsid w:val="00A426BA"/>
    <w:rsid w:val="00A431EC"/>
    <w:rsid w:val="00A44F64"/>
    <w:rsid w:val="00A530C0"/>
    <w:rsid w:val="00A74787"/>
    <w:rsid w:val="00A8188B"/>
    <w:rsid w:val="00A84020"/>
    <w:rsid w:val="00A90218"/>
    <w:rsid w:val="00A905EE"/>
    <w:rsid w:val="00A942E7"/>
    <w:rsid w:val="00AA3A71"/>
    <w:rsid w:val="00AB0CE4"/>
    <w:rsid w:val="00AB47C3"/>
    <w:rsid w:val="00AB4E1A"/>
    <w:rsid w:val="00AC4C9B"/>
    <w:rsid w:val="00AC6F47"/>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4BE6"/>
    <w:rsid w:val="00B45D24"/>
    <w:rsid w:val="00B67B30"/>
    <w:rsid w:val="00B76829"/>
    <w:rsid w:val="00B823AA"/>
    <w:rsid w:val="00B8324D"/>
    <w:rsid w:val="00B92C54"/>
    <w:rsid w:val="00BA202D"/>
    <w:rsid w:val="00BA339C"/>
    <w:rsid w:val="00BA45DB"/>
    <w:rsid w:val="00BA5C90"/>
    <w:rsid w:val="00BB04E2"/>
    <w:rsid w:val="00BB4A9B"/>
    <w:rsid w:val="00BB4F70"/>
    <w:rsid w:val="00BC1850"/>
    <w:rsid w:val="00BF4184"/>
    <w:rsid w:val="00BF5AF6"/>
    <w:rsid w:val="00C03C0E"/>
    <w:rsid w:val="00C03F1E"/>
    <w:rsid w:val="00C0597F"/>
    <w:rsid w:val="00C0601E"/>
    <w:rsid w:val="00C140DD"/>
    <w:rsid w:val="00C16074"/>
    <w:rsid w:val="00C160AF"/>
    <w:rsid w:val="00C222B3"/>
    <w:rsid w:val="00C25BEE"/>
    <w:rsid w:val="00C263DD"/>
    <w:rsid w:val="00C2727A"/>
    <w:rsid w:val="00C31D30"/>
    <w:rsid w:val="00C35770"/>
    <w:rsid w:val="00C457BA"/>
    <w:rsid w:val="00C55B9C"/>
    <w:rsid w:val="00C71F2F"/>
    <w:rsid w:val="00C919D7"/>
    <w:rsid w:val="00CA3951"/>
    <w:rsid w:val="00CB6D92"/>
    <w:rsid w:val="00CC1711"/>
    <w:rsid w:val="00CC2CE0"/>
    <w:rsid w:val="00CC62A0"/>
    <w:rsid w:val="00CD6E39"/>
    <w:rsid w:val="00CE171F"/>
    <w:rsid w:val="00CE3867"/>
    <w:rsid w:val="00CF36CD"/>
    <w:rsid w:val="00CF6E91"/>
    <w:rsid w:val="00CF7D94"/>
    <w:rsid w:val="00D02C94"/>
    <w:rsid w:val="00D2220B"/>
    <w:rsid w:val="00D37EF8"/>
    <w:rsid w:val="00D45C7B"/>
    <w:rsid w:val="00D5049B"/>
    <w:rsid w:val="00D53187"/>
    <w:rsid w:val="00D56CA2"/>
    <w:rsid w:val="00D65DC0"/>
    <w:rsid w:val="00D73E14"/>
    <w:rsid w:val="00D84702"/>
    <w:rsid w:val="00D85B68"/>
    <w:rsid w:val="00D86C88"/>
    <w:rsid w:val="00D951AE"/>
    <w:rsid w:val="00D96B2B"/>
    <w:rsid w:val="00DA429B"/>
    <w:rsid w:val="00DA5377"/>
    <w:rsid w:val="00DC0085"/>
    <w:rsid w:val="00DF1B50"/>
    <w:rsid w:val="00E174B1"/>
    <w:rsid w:val="00E47EE5"/>
    <w:rsid w:val="00E526F1"/>
    <w:rsid w:val="00E56642"/>
    <w:rsid w:val="00E6004D"/>
    <w:rsid w:val="00E74D01"/>
    <w:rsid w:val="00E760C7"/>
    <w:rsid w:val="00E807B7"/>
    <w:rsid w:val="00E81978"/>
    <w:rsid w:val="00E85363"/>
    <w:rsid w:val="00EB3F6A"/>
    <w:rsid w:val="00EC0B9C"/>
    <w:rsid w:val="00EC1E8D"/>
    <w:rsid w:val="00EC46B1"/>
    <w:rsid w:val="00ED77BA"/>
    <w:rsid w:val="00EE3015"/>
    <w:rsid w:val="00EE6B27"/>
    <w:rsid w:val="00EE78EC"/>
    <w:rsid w:val="00F06283"/>
    <w:rsid w:val="00F07C2B"/>
    <w:rsid w:val="00F13DC5"/>
    <w:rsid w:val="00F23576"/>
    <w:rsid w:val="00F25DB2"/>
    <w:rsid w:val="00F27E5B"/>
    <w:rsid w:val="00F379B7"/>
    <w:rsid w:val="00F42D48"/>
    <w:rsid w:val="00F460E3"/>
    <w:rsid w:val="00F525FA"/>
    <w:rsid w:val="00F56DA3"/>
    <w:rsid w:val="00F6071B"/>
    <w:rsid w:val="00F654EF"/>
    <w:rsid w:val="00F66DF6"/>
    <w:rsid w:val="00F6721D"/>
    <w:rsid w:val="00F73392"/>
    <w:rsid w:val="00F743CC"/>
    <w:rsid w:val="00F97935"/>
    <w:rsid w:val="00FA68AD"/>
    <w:rsid w:val="00FF0427"/>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 w:type="character" w:styleId="LineNumber">
    <w:name w:val="line number"/>
    <w:basedOn w:val="DefaultParagraphFont"/>
    <w:uiPriority w:val="99"/>
    <w:semiHidden/>
    <w:unhideWhenUsed/>
    <w:rsid w:val="00146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1/relationships/commentsExtended" Target="commentsExtended.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01385F"/>
    <w:rsid w:val="00110035"/>
    <w:rsid w:val="001E6AE8"/>
    <w:rsid w:val="002B711B"/>
    <w:rsid w:val="002D77AF"/>
    <w:rsid w:val="0035176E"/>
    <w:rsid w:val="003807F4"/>
    <w:rsid w:val="00404602"/>
    <w:rsid w:val="005C1A00"/>
    <w:rsid w:val="00642408"/>
    <w:rsid w:val="00652CE1"/>
    <w:rsid w:val="0080069B"/>
    <w:rsid w:val="008E1129"/>
    <w:rsid w:val="00A70F23"/>
    <w:rsid w:val="00C27FD0"/>
    <w:rsid w:val="00CD4198"/>
    <w:rsid w:val="00DD1C00"/>
    <w:rsid w:val="00E62FDB"/>
    <w:rsid w:val="00ED4C46"/>
    <w:rsid w:val="00F95EAF"/>
    <w:rsid w:val="00FB1232"/>
    <w:rsid w:val="00FE21E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 w:type="character" w:styleId="PlaceholderText">
    <w:name w:val="Placeholder Text"/>
    <w:basedOn w:val="DefaultParagraphFont"/>
    <w:uiPriority w:val="99"/>
    <w:semiHidden/>
    <w:rsid w:val="00FE21E3"/>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469</TotalTime>
  <Pages>23</Pages>
  <Words>17340</Words>
  <Characters>86701</Characters>
  <Application>Microsoft Office Word</Application>
  <DocSecurity>0</DocSecurity>
  <Lines>722</Lines>
  <Paragraphs>207</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93</cp:revision>
  <dcterms:created xsi:type="dcterms:W3CDTF">2022-06-21T11:35:00Z</dcterms:created>
  <dcterms:modified xsi:type="dcterms:W3CDTF">2022-12-28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